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Universidad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375532F5"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w:t>
      </w:r>
      <w:r w:rsidR="004757E4">
        <w:t xml:space="preserve">Industry </w:t>
      </w:r>
      <w:r>
        <w:t xml:space="preserve">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2D9B8A65"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hyperlink r:id="rId11" w:history="1">
        <w:r w:rsidRPr="004757E4">
          <w:rPr>
            <w:rStyle w:val="Hyperlink"/>
          </w:rPr>
          <w:t>here</w:t>
        </w:r>
      </w:hyperlink>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2F45A209"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2"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r w:rsidR="004757E4">
        <w:t xml:space="preserve">A parallel </w:t>
      </w:r>
      <w:hyperlink r:id="rId13" w:history="1">
        <w:r w:rsidR="004757E4" w:rsidRPr="004757E4">
          <w:rPr>
            <w:rStyle w:val="Hyperlink"/>
          </w:rPr>
          <w:t>SharePoint repository</w:t>
        </w:r>
      </w:hyperlink>
      <w:r w:rsidR="004757E4">
        <w:t xml:space="preserve"> is maintained for this purpose. </w:t>
      </w:r>
      <w:r>
        <w:t xml:space="preserve">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w:t>
      </w:r>
      <w:r w:rsidR="00A827FD">
        <w:lastRenderedPageBreak/>
        <w:t xml:space="preserve">of the original source </w:t>
      </w:r>
      <w:r w:rsidR="001115A7">
        <w:t xml:space="preserve">employed. Since different units can be assessed using data from </w:t>
      </w:r>
      <w:r w:rsidR="00E96B7A">
        <w:t>diverse</w:t>
      </w:r>
      <w:r w:rsidR="001115A7">
        <w:t xml:space="preserve"> sources</w:t>
      </w:r>
      <w:r>
        <w:t>,</w:t>
      </w:r>
      <w:r w:rsidR="001115A7">
        <w:t xml:space="preserve"> 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783831"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0"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0"/>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These factors</w:t>
      </w:r>
      <w:r w:rsidR="00C06EA3">
        <w:t>,</w:t>
      </w:r>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62D1EC35" w:rsidR="006D5091" w:rsidRPr="006D5091" w:rsidRDefault="00525C78" w:rsidP="006D5091">
      <w:pPr>
        <w:pStyle w:val="Caption"/>
        <w:jc w:val="center"/>
      </w:pPr>
      <w:bookmarkStart w:id="1" w:name="_Ref69743715"/>
      <w:r w:rsidRPr="006D5091">
        <w:t xml:space="preserve">Figure </w:t>
      </w:r>
      <w:r>
        <w:fldChar w:fldCharType="begin"/>
      </w:r>
      <w:r w:rsidRPr="006D5091">
        <w:instrText xml:space="preserve"> SEQ Figure \* ARABIC </w:instrText>
      </w:r>
      <w:r>
        <w:fldChar w:fldCharType="separate"/>
      </w:r>
      <w:r w:rsidR="002E5C9C">
        <w:rPr>
          <w:noProof/>
        </w:rPr>
        <w:t>1</w:t>
      </w:r>
      <w:r>
        <w:fldChar w:fldCharType="end"/>
      </w:r>
      <w:bookmarkEnd w:id="1"/>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2" w:name="_Ref70022809"/>
      <w:r>
        <w:t>Equipment Approach</w:t>
      </w:r>
      <w:bookmarkEnd w:id="2"/>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783831"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3"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3"/>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783831"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4"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4"/>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783831"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5"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5"/>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783831"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6"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6"/>
          </w:p>
        </w:tc>
      </w:tr>
    </w:tbl>
    <w:p w14:paraId="5BF384D3" w14:textId="4C43BEDD" w:rsidR="00525082" w:rsidRDefault="00783831"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similar to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7" w:name="_Ref70060302"/>
      <w:r>
        <w:rPr>
          <w:rFonts w:eastAsiaTheme="minorEastAsia"/>
        </w:rPr>
        <w:t>Scaling Approach</w:t>
      </w:r>
      <w:bookmarkEnd w:id="7"/>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8"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8"/>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9"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9"/>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EF20B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F20BD">
            <w:pPr>
              <w:jc w:val="center"/>
            </w:pPr>
            <w:r>
              <w:t>Source</w:t>
            </w:r>
          </w:p>
        </w:tc>
        <w:tc>
          <w:tcPr>
            <w:tcW w:w="1475" w:type="dxa"/>
            <w:vAlign w:val="center"/>
          </w:tcPr>
          <w:p w14:paraId="6F196913"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F20BD">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EF20BD">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5559CFDE" w:rsidR="00EF20BD" w:rsidRPr="00EF20BD" w:rsidRDefault="00125F64" w:rsidP="00EF20BD">
            <w:pPr>
              <w:jc w:val="center"/>
              <w:rPr>
                <w:bCs w:val="0"/>
              </w:rPr>
            </w:pPr>
            <w:r w:rsidRPr="00ED34B8">
              <w:rPr>
                <w:b w:val="0"/>
              </w:rPr>
              <w:t>Cost and Performance Baseline for Fossil Energy Plants</w:t>
            </w:r>
          </w:p>
        </w:tc>
        <w:tc>
          <w:tcPr>
            <w:tcW w:w="1475" w:type="dxa"/>
            <w:vAlign w:val="center"/>
          </w:tcPr>
          <w:p w14:paraId="0793B61D"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07</w:t>
            </w:r>
          </w:p>
          <w:p w14:paraId="48BE2331"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3</w:t>
            </w:r>
          </w:p>
          <w:p w14:paraId="4158F288"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5</w:t>
            </w:r>
          </w:p>
          <w:p w14:paraId="1563FF2D" w14:textId="46F58E1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8</w:t>
            </w:r>
          </w:p>
        </w:tc>
        <w:tc>
          <w:tcPr>
            <w:tcW w:w="1448" w:type="dxa"/>
            <w:vAlign w:val="center"/>
          </w:tcPr>
          <w:p w14:paraId="38411D8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44BDB678" w:rsidR="00EF20BD" w:rsidRPr="00EF20BD" w:rsidRDefault="00A3278F" w:rsidP="00EF20BD">
            <w:pPr>
              <w:jc w:val="center"/>
              <w:cnfStyle w:val="000000000000" w:firstRow="0" w:lastRow="0" w:firstColumn="0" w:lastColumn="0" w:oddVBand="0" w:evenVBand="0" w:oddHBand="0" w:evenHBand="0" w:firstRowFirstColumn="0" w:firstRowLastColumn="0" w:lastRowFirstColumn="0" w:lastRowLastColumn="0"/>
            </w:pPr>
            <w:r w:rsidRPr="00A3278F">
              <w:fldChar w:fldCharType="begin"/>
            </w:r>
            <w:r w:rsidR="00EF20BD">
              <w:instrText>ADDIN RW.CITE{{doc:608009538f0883650b7c602b Zoelle,AlexanderJ 2018; doc:60800b6b8f0883650b7c644a Zoelle,Alexander 2015; doc:608008de8f08012ce2024cdc DOENETL-20101397,Revision2a 2013; doc:608008c68f088f580585aabf Klara,JulianneM 2007; doc:60cb2ecc8f0854cb0bbc78e0 Rath,LawrenceK 2011}}</w:instrText>
            </w:r>
            <w:r w:rsidRPr="00A3278F">
              <w:fldChar w:fldCharType="separate"/>
            </w:r>
            <w:r w:rsidR="00EF20BD" w:rsidRPr="00EF20BD">
              <w:rPr>
                <w:rFonts w:ascii="Calibri" w:hAnsi="Calibri" w:cs="Calibri"/>
                <w:bCs/>
              </w:rPr>
              <w:t>[1-4]</w:t>
            </w:r>
            <w:r w:rsidRPr="00A3278F">
              <w:fldChar w:fldCharType="end"/>
            </w:r>
          </w:p>
        </w:tc>
      </w:tr>
      <w:tr w:rsidR="00EF20BD" w14:paraId="3664D82F"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A9510D7" w14:textId="58D97339" w:rsidR="00EF20BD" w:rsidRPr="00EF20BD" w:rsidRDefault="00EF20BD" w:rsidP="00EF20BD">
            <w:pPr>
              <w:jc w:val="center"/>
              <w:rPr>
                <w:b w:val="0"/>
                <w:bCs w:val="0"/>
              </w:rPr>
            </w:pPr>
            <w:r w:rsidRPr="00EF20BD">
              <w:rPr>
                <w:b w:val="0"/>
                <w:bCs w:val="0"/>
              </w:rPr>
              <w:t>Assessment of hydrogen production with CO2 capture</w:t>
            </w:r>
          </w:p>
        </w:tc>
        <w:tc>
          <w:tcPr>
            <w:tcW w:w="1475" w:type="dxa"/>
            <w:vAlign w:val="center"/>
          </w:tcPr>
          <w:p w14:paraId="03B3E8EB" w14:textId="5EDAA00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7FB268F" w14:textId="7BC4C63A"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690315B6" w14:textId="5785F92D" w:rsidR="00EF20BD" w:rsidRPr="00A3278F"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ecc8f0854cb0bbc78e0 Rath,LawrenceK 2011}}</w:instrText>
            </w:r>
            <w:r>
              <w:fldChar w:fldCharType="separate"/>
            </w:r>
            <w:r w:rsidRPr="00EF20BD">
              <w:rPr>
                <w:rFonts w:ascii="Calibri" w:hAnsi="Calibri" w:cs="Calibri"/>
                <w:bCs/>
                <w:lang w:val="en-US"/>
              </w:rPr>
              <w:t>[12]</w:t>
            </w:r>
            <w:r>
              <w:fldChar w:fldCharType="end"/>
            </w:r>
          </w:p>
        </w:tc>
      </w:tr>
      <w:tr w:rsidR="00125F64" w14:paraId="444E5ACB"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F20BD">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463CE8C4"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EF20BD" w:rsidRPr="00EF20BD">
              <w:rPr>
                <w:rFonts w:ascii="Calibri" w:hAnsi="Calibri" w:cs="Calibri"/>
                <w:bCs/>
              </w:rPr>
              <w:t>[13]</w:t>
            </w:r>
            <w:r w:rsidRPr="00A3278F">
              <w:fldChar w:fldCharType="end"/>
            </w:r>
          </w:p>
        </w:tc>
      </w:tr>
      <w:tr w:rsidR="00ED34B8" w14:paraId="1626F388"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F20BD">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74EC5E08" w:rsidR="00ED34B8"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EF20BD" w:rsidRPr="00EF20BD">
              <w:rPr>
                <w:rFonts w:ascii="Calibri" w:hAnsi="Calibri" w:cs="Calibri"/>
                <w:bCs/>
              </w:rPr>
              <w:t>[14]</w:t>
            </w:r>
            <w:r w:rsidRPr="009E6219">
              <w:fldChar w:fldCharType="end"/>
            </w:r>
          </w:p>
        </w:tc>
      </w:tr>
      <w:tr w:rsidR="00EF20BD" w14:paraId="176AE439"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8F6D4AF" w14:textId="7FD76BAD" w:rsidR="00EF20BD" w:rsidRPr="00EF20BD" w:rsidRDefault="00EF20BD" w:rsidP="00EF20BD">
            <w:pPr>
              <w:jc w:val="center"/>
              <w:rPr>
                <w:b w:val="0"/>
                <w:bCs w:val="0"/>
              </w:rPr>
            </w:pPr>
            <w:r w:rsidRPr="00EF20BD">
              <w:rPr>
                <w:b w:val="0"/>
                <w:bCs w:val="0"/>
              </w:rPr>
              <w:t>Techno-Economic Evaluation of SMR Based Standalone (Merchant) Hydrogen Plant with CCS</w:t>
            </w:r>
          </w:p>
        </w:tc>
        <w:tc>
          <w:tcPr>
            <w:tcW w:w="1475" w:type="dxa"/>
            <w:vAlign w:val="center"/>
          </w:tcPr>
          <w:p w14:paraId="304A445F" w14:textId="1E0AC9E6"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7</w:t>
            </w:r>
          </w:p>
        </w:tc>
        <w:tc>
          <w:tcPr>
            <w:tcW w:w="1448" w:type="dxa"/>
            <w:vAlign w:val="center"/>
          </w:tcPr>
          <w:p w14:paraId="2C2DC1A9" w14:textId="6041938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726B3F5E" w14:textId="782E22F2" w:rsidR="00EF20BD" w:rsidRPr="009E6219"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f2b8f082e9c24df0605 Collodi,Giulio 2017}}</w:instrText>
            </w:r>
            <w:r>
              <w:fldChar w:fldCharType="separate"/>
            </w:r>
            <w:r w:rsidRPr="00EF20BD">
              <w:rPr>
                <w:rFonts w:ascii="Calibri" w:hAnsi="Calibri" w:cs="Calibri"/>
                <w:bCs/>
                <w:lang w:val="en-US"/>
              </w:rPr>
              <w:t>[15]</w:t>
            </w:r>
            <w:r>
              <w:fldChar w:fldCharType="end"/>
            </w:r>
          </w:p>
        </w:tc>
      </w:tr>
    </w:tbl>
    <w:p w14:paraId="6F597548" w14:textId="77777777" w:rsidR="006D5091" w:rsidRPr="00EC5550" w:rsidRDefault="006D5091" w:rsidP="0077673F"/>
    <w:p w14:paraId="55F532EE" w14:textId="77777777" w:rsidR="00EA353A" w:rsidRDefault="00EA353A" w:rsidP="00033784">
      <w:pPr>
        <w:pStyle w:val="Heading1"/>
      </w:pPr>
      <w:r>
        <w:lastRenderedPageBreak/>
        <w:t xml:space="preserve">SEA </w:t>
      </w:r>
      <w:r w:rsidR="00F94EF2">
        <w:t>Tool</w:t>
      </w:r>
    </w:p>
    <w:p w14:paraId="3AAFC454" w14:textId="13A8F753" w:rsidR="00ED34B8" w:rsidRDefault="00ED34B8" w:rsidP="00A505B7">
      <w:pPr>
        <w:spacing w:before="240"/>
      </w:pPr>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spreadsheets. Examples of a specific evaluation are shown, acknowledging that the user may modify or create new 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0"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0"/>
      <w:r w:rsidRPr="003F129D">
        <w:t xml:space="preserve"> Colour coding employed in SEA </w:t>
      </w:r>
      <w:r>
        <w:t>tool</w:t>
      </w:r>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51386E8D"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2E5C9C">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nvironmental metrics</w:t>
      </w:r>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227D33F9" w:rsidR="006A51E3" w:rsidRDefault="0044233B" w:rsidP="0044233B">
      <w:pPr>
        <w:pStyle w:val="Caption"/>
        <w:jc w:val="center"/>
      </w:pPr>
      <w:bookmarkStart w:id="11" w:name="_Ref69741199"/>
      <w:r w:rsidRPr="0044233B">
        <w:t xml:space="preserve">Figure </w:t>
      </w:r>
      <w:r>
        <w:fldChar w:fldCharType="begin"/>
      </w:r>
      <w:r w:rsidRPr="0044233B">
        <w:instrText xml:space="preserve"> SEQ Figure \* ARABIC </w:instrText>
      </w:r>
      <w:r>
        <w:fldChar w:fldCharType="separate"/>
      </w:r>
      <w:r w:rsidR="002E5C9C">
        <w:rPr>
          <w:noProof/>
        </w:rPr>
        <w:t>3</w:t>
      </w:r>
      <w:r>
        <w:fldChar w:fldCharType="end"/>
      </w:r>
      <w:bookmarkEnd w:id="11"/>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16E76F34" w:rsidR="00C929AF" w:rsidRDefault="006E2424" w:rsidP="00C929AF">
      <w:pPr>
        <w:keepNext/>
        <w:jc w:val="center"/>
      </w:pPr>
      <w:r>
        <w:rPr>
          <w:noProof/>
        </w:rPr>
        <w:drawing>
          <wp:inline distT="0" distB="0" distL="0" distR="0" wp14:anchorId="47A1CED2" wp14:editId="565E28F5">
            <wp:extent cx="5731510" cy="2939415"/>
            <wp:effectExtent l="0" t="0" r="254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731510" cy="2939415"/>
                    </a:xfrm>
                    <a:prstGeom prst="rect">
                      <a:avLst/>
                    </a:prstGeom>
                  </pic:spPr>
                </pic:pic>
              </a:graphicData>
            </a:graphic>
          </wp:inline>
        </w:drawing>
      </w:r>
    </w:p>
    <w:p w14:paraId="4B152AA3" w14:textId="00A1AC15" w:rsidR="00C929AF" w:rsidRDefault="00C929AF" w:rsidP="00C929AF">
      <w:pPr>
        <w:pStyle w:val="Caption"/>
        <w:jc w:val="center"/>
      </w:pPr>
      <w:bookmarkStart w:id="12" w:name="_Ref69743718"/>
      <w:r w:rsidRPr="00C929AF">
        <w:t xml:space="preserve">Figure </w:t>
      </w:r>
      <w:r>
        <w:fldChar w:fldCharType="begin"/>
      </w:r>
      <w:r w:rsidRPr="00C929AF">
        <w:instrText xml:space="preserve"> SEQ Figure \* ARABIC </w:instrText>
      </w:r>
      <w:r>
        <w:fldChar w:fldCharType="separate"/>
      </w:r>
      <w:r w:rsidR="002E5C9C">
        <w:rPr>
          <w:noProof/>
        </w:rPr>
        <w:t>4</w:t>
      </w:r>
      <w:r>
        <w:fldChar w:fldCharType="end"/>
      </w:r>
      <w:bookmarkEnd w:id="12"/>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D628C9B" w:rsidR="000A3720" w:rsidRPr="00B31E68" w:rsidRDefault="009C69F5" w:rsidP="009C69F5">
      <w:pPr>
        <w:pStyle w:val="Caption"/>
        <w:jc w:val="center"/>
      </w:pPr>
      <w:bookmarkStart w:id="13" w:name="_Ref73356920"/>
      <w:r>
        <w:t xml:space="preserve">Figure </w:t>
      </w:r>
      <w:r>
        <w:fldChar w:fldCharType="begin"/>
      </w:r>
      <w:r>
        <w:instrText xml:space="preserve"> SEQ Figure \* ARABIC </w:instrText>
      </w:r>
      <w:r>
        <w:fldChar w:fldCharType="separate"/>
      </w:r>
      <w:r w:rsidR="002E5C9C">
        <w:rPr>
          <w:noProof/>
        </w:rPr>
        <w:t>5</w:t>
      </w:r>
      <w:r>
        <w:fldChar w:fldCharType="end"/>
      </w:r>
      <w:bookmarkEnd w:id="13"/>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ell</w:t>
      </w:r>
      <w:r w:rsidR="00847CF0">
        <w:t xml:space="preserve">, and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r w:rsidR="00055A59">
        <w:t>i.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70C009AB" w:rsidR="008F5899" w:rsidRDefault="008F5899" w:rsidP="00F07A29">
      <w:pPr>
        <w:pStyle w:val="Caption"/>
        <w:jc w:val="center"/>
      </w:pPr>
      <w:bookmarkStart w:id="14" w:name="_Ref69804178"/>
      <w:r w:rsidRPr="00F07A29">
        <w:t xml:space="preserve">Figure </w:t>
      </w:r>
      <w:r>
        <w:fldChar w:fldCharType="begin"/>
      </w:r>
      <w:r w:rsidRPr="00F07A29">
        <w:instrText xml:space="preserve"> SEQ Figure \* ARABIC </w:instrText>
      </w:r>
      <w:r>
        <w:fldChar w:fldCharType="separate"/>
      </w:r>
      <w:r w:rsidR="002E5C9C">
        <w:rPr>
          <w:noProof/>
        </w:rPr>
        <w:t>6</w:t>
      </w:r>
      <w:r>
        <w:fldChar w:fldCharType="end"/>
      </w:r>
      <w:bookmarkEnd w:id="14"/>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sections</w:t>
      </w:r>
    </w:p>
    <w:p w14:paraId="1E594E43" w14:textId="1DF24236" w:rsidR="00F07A29" w:rsidRDefault="00F07A29" w:rsidP="00907D39">
      <w:r>
        <w:t xml:space="preserve">In the top left corner, a short summary of the unit is given, with a specific code and a fundamental task drop down menu selection. Fundamental tasks is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18BF18AD" w:rsidR="00F07A29" w:rsidRPr="00AE5A55" w:rsidRDefault="00AE5A55" w:rsidP="00AE5A55">
      <w:pPr>
        <w:pStyle w:val="Caption"/>
        <w:jc w:val="center"/>
      </w:pPr>
      <w:bookmarkStart w:id="15" w:name="_Ref69804218"/>
      <w:r w:rsidRPr="00AE5A55">
        <w:t xml:space="preserve">Figure </w:t>
      </w:r>
      <w:r>
        <w:fldChar w:fldCharType="begin"/>
      </w:r>
      <w:r w:rsidRPr="00AE5A55">
        <w:instrText xml:space="preserve"> SEQ Figure \* ARABIC </w:instrText>
      </w:r>
      <w:r>
        <w:fldChar w:fldCharType="separate"/>
      </w:r>
      <w:r w:rsidR="002E5C9C">
        <w:rPr>
          <w:noProof/>
        </w:rPr>
        <w:t>7</w:t>
      </w:r>
      <w:r>
        <w:fldChar w:fldCharType="end"/>
      </w:r>
      <w:bookmarkEnd w:id="15"/>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sections</w:t>
      </w:r>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7374C975" w:rsidR="001A4BA7" w:rsidRPr="001A4BA7" w:rsidRDefault="001A4BA7" w:rsidP="001A4BA7">
      <w:pPr>
        <w:pStyle w:val="Caption"/>
        <w:jc w:val="center"/>
        <w:rPr>
          <w:rFonts w:eastAsiaTheme="minorEastAsia"/>
        </w:rPr>
      </w:pPr>
      <w:bookmarkStart w:id="16" w:name="_Ref69810743"/>
      <w:r w:rsidRPr="001A4BA7">
        <w:t xml:space="preserve">Figure </w:t>
      </w:r>
      <w:r>
        <w:fldChar w:fldCharType="begin"/>
      </w:r>
      <w:r w:rsidRPr="001A4BA7">
        <w:instrText xml:space="preserve"> SEQ Figure \* ARABIC </w:instrText>
      </w:r>
      <w:r>
        <w:fldChar w:fldCharType="separate"/>
      </w:r>
      <w:r w:rsidR="002E5C9C">
        <w:rPr>
          <w:noProof/>
        </w:rPr>
        <w:t>8</w:t>
      </w:r>
      <w:r>
        <w:fldChar w:fldCharType="end"/>
      </w:r>
      <w:bookmarkEnd w:id="16"/>
      <w:r w:rsidRPr="001A4BA7">
        <w:t xml:space="preserve"> Equipment estimate: BEC distribution and </w:t>
      </w:r>
      <w:r>
        <w:t>comparison with reference sections</w:t>
      </w:r>
    </w:p>
    <w:p w14:paraId="07E347C2" w14:textId="2B4B7743" w:rsidR="00AE5A55" w:rsidRPr="00AE5A55" w:rsidRDefault="00AE5A55" w:rsidP="00907D39">
      <w:r>
        <w:t>Fi</w:t>
      </w:r>
      <w:r w:rsidR="001A4BA7">
        <w:t>nally,</w:t>
      </w:r>
      <w:r>
        <w:t xml:space="preserve"> below the BEC estimate region, a section is created to reflect the cost proportion of items </w:t>
      </w:r>
      <w:r w:rsidR="00CA4E15">
        <w:t>in the target cost basis</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CA4E15">
        <w:t>/item</w:t>
      </w:r>
      <w:r w:rsidR="001A4BA7">
        <w:t xml:space="preserve"> scope</w:t>
      </w:r>
      <w:r w:rsidR="00CA4E15">
        <w:t xml:space="preserve">, </w:t>
      </w:r>
      <w:r w:rsidR="001A4BA7">
        <w:t xml:space="preserve">as presented further to the right. </w:t>
      </w:r>
      <w:r w:rsidR="00CA4E15">
        <w:t>This comparison is carried out in the dedicated tab “Estimate Benchmark”</w:t>
      </w:r>
      <w:r w:rsidR="001A4BA7">
        <w:t xml:space="preserve">. The references used </w:t>
      </w:r>
      <w:r w:rsidR="00C962A2">
        <w:t>from literature sources</w:t>
      </w:r>
      <w:r w:rsidR="001A4BA7">
        <w:t xml:space="preserve"> </w:t>
      </w:r>
      <w:r w:rsidR="00CA4E15">
        <w:t xml:space="preserve">for the unit benchmarking </w:t>
      </w:r>
      <w:r w:rsidR="001A4BA7">
        <w:t xml:space="preserve">are listed at the bottom with a number, a short name and a suitable description. </w:t>
      </w:r>
      <w:r w:rsidR="00C962A2">
        <w:t xml:space="preserve">The list of all references employed based on the numbering are provided in </w:t>
      </w:r>
      <w:r w:rsidR="00CA4E15">
        <w:t>the</w:t>
      </w:r>
      <w:r w:rsidR="00C962A2">
        <w:t xml:space="preserve"> “Bibliography”</w:t>
      </w:r>
      <w:r w:rsidR="00CA4E15">
        <w:t xml:space="preserve"> sheet</w:t>
      </w:r>
      <w:r w:rsidR="00C962A2">
        <w:t>.</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The default coding for the cost concepts involved in the estimation are denoted with X-Y0Z coding, and a description, a source reference, currency, location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1EBEA52" w:rsidR="00C962A2" w:rsidRDefault="00AB67F8" w:rsidP="00197706">
      <w:pPr>
        <w:pStyle w:val="Caption"/>
        <w:jc w:val="center"/>
      </w:pPr>
      <w:bookmarkStart w:id="17" w:name="_Ref69812677"/>
      <w:r w:rsidRPr="00AB67F8">
        <w:t xml:space="preserve">Figure </w:t>
      </w:r>
      <w:r>
        <w:fldChar w:fldCharType="begin"/>
      </w:r>
      <w:r w:rsidRPr="00AB67F8">
        <w:instrText xml:space="preserve"> SEQ Figure \* ARABIC </w:instrText>
      </w:r>
      <w:r>
        <w:fldChar w:fldCharType="separate"/>
      </w:r>
      <w:r w:rsidR="002E5C9C">
        <w:rPr>
          <w:noProof/>
        </w:rPr>
        <w:t>9</w:t>
      </w:r>
      <w:r>
        <w:fldChar w:fldCharType="end"/>
      </w:r>
      <w:bookmarkEnd w:id="17"/>
      <w:r w:rsidRPr="00AB67F8">
        <w:t xml:space="preserve"> Scaling estimate: unit summary, scaling </w:t>
      </w:r>
      <w:r>
        <w:t xml:space="preserve">&amp; Misc. items </w:t>
      </w:r>
      <w:r w:rsidRPr="00AB67F8">
        <w:t>specifications a</w:t>
      </w:r>
      <w:r w:rsidR="00197706">
        <w:t>nd estimate adjustment sections</w:t>
      </w:r>
    </w:p>
    <w:p w14:paraId="3F45B639" w14:textId="60BDDBB3"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rsidR="00CA4E15">
        <w:t xml:space="preserve"> and scaling curve</w:t>
      </w:r>
      <w:r>
        <w:t xml:space="preserve"> with </w:t>
      </w:r>
      <w:r w:rsidR="00CA4E15">
        <w:t>other literate references is provided for the same targe cost basis (this benchmark figure is generated in a dedicated tab explained later)</w:t>
      </w:r>
      <w:r w:rsidR="00E64509">
        <w:t xml:space="preserve">.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w:t>
      </w:r>
      <w:r w:rsidR="00CA4E15">
        <w:t>considered</w:t>
      </w:r>
      <w:r w:rsidR="00E64509">
        <w:t xml:space="preserve"> </w:t>
      </w:r>
      <w:r w:rsidR="00CA4E15">
        <w:t>for a given unit scope</w:t>
      </w:r>
      <w:r w:rsidR="00E64509">
        <w:t xml:space="preserve">.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47B8C632">
            <wp:extent cx="5239096" cy="2519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7906" cy="2523535"/>
                    </a:xfrm>
                    <a:prstGeom prst="rect">
                      <a:avLst/>
                    </a:prstGeom>
                    <a:noFill/>
                    <a:ln>
                      <a:noFill/>
                    </a:ln>
                  </pic:spPr>
                </pic:pic>
              </a:graphicData>
            </a:graphic>
          </wp:inline>
        </w:drawing>
      </w:r>
    </w:p>
    <w:p w14:paraId="0FF28E5A" w14:textId="38390D89" w:rsidR="001A2C20" w:rsidRPr="001A2C20" w:rsidRDefault="001A2C20" w:rsidP="001A2C20">
      <w:pPr>
        <w:pStyle w:val="Caption"/>
        <w:jc w:val="center"/>
      </w:pPr>
      <w:bookmarkStart w:id="18" w:name="_Ref69815337"/>
      <w:r w:rsidRPr="001A2C20">
        <w:t xml:space="preserve">Figure </w:t>
      </w:r>
      <w:r>
        <w:fldChar w:fldCharType="begin"/>
      </w:r>
      <w:r w:rsidRPr="001A2C20">
        <w:instrText xml:space="preserve"> SEQ Figure \* ARABIC </w:instrText>
      </w:r>
      <w:r>
        <w:fldChar w:fldCharType="separate"/>
      </w:r>
      <w:r w:rsidR="002E5C9C">
        <w:rPr>
          <w:noProof/>
        </w:rPr>
        <w:t>10</w:t>
      </w:r>
      <w:r>
        <w:fldChar w:fldCharType="end"/>
      </w:r>
      <w:bookmarkEnd w:id="18"/>
      <w:r w:rsidRPr="001A2C20">
        <w:t xml:space="preserve"> Scaling estimate: BEC distribution, estimate comparison, list of references and scaling cost item list sections</w:t>
      </w:r>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drawing>
          <wp:inline distT="0" distB="0" distL="0" distR="0" wp14:anchorId="0DCCCBDF" wp14:editId="5447F999">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2B7CA120" w:rsidR="00545641" w:rsidRPr="009B2380" w:rsidRDefault="00545641" w:rsidP="00545641">
      <w:pPr>
        <w:pStyle w:val="Caption"/>
        <w:jc w:val="center"/>
      </w:pPr>
      <w:bookmarkStart w:id="19" w:name="_Ref69817089"/>
      <w:r w:rsidRPr="009B2380">
        <w:t xml:space="preserve">Figure </w:t>
      </w:r>
      <w:r>
        <w:fldChar w:fldCharType="begin"/>
      </w:r>
      <w:r w:rsidRPr="009B2380">
        <w:instrText xml:space="preserve"> SEQ Figure \* ARABIC </w:instrText>
      </w:r>
      <w:r>
        <w:fldChar w:fldCharType="separate"/>
      </w:r>
      <w:r w:rsidR="002E5C9C">
        <w:rPr>
          <w:noProof/>
        </w:rPr>
        <w:t>11</w:t>
      </w:r>
      <w:r>
        <w:fldChar w:fldCharType="end"/>
      </w:r>
      <w:bookmarkEnd w:id="19"/>
      <w:r w:rsidRPr="009B2380">
        <w:t xml:space="preserve"> Plant CAPEX sheet distribution</w:t>
      </w:r>
    </w:p>
    <w:p w14:paraId="0EB4F2E4" w14:textId="3181F399" w:rsidR="00284731" w:rsidRDefault="00284731" w:rsidP="00907D39">
      <w:r>
        <w:lastRenderedPageBreak/>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44574602" w:rsidR="008C39C3" w:rsidRDefault="008C39C3" w:rsidP="008C39C3">
      <w:pPr>
        <w:pStyle w:val="Caption"/>
        <w:jc w:val="center"/>
      </w:pPr>
      <w:bookmarkStart w:id="20" w:name="_Ref71110348"/>
      <w:bookmarkStart w:id="21" w:name="_Ref71108726"/>
      <w:r>
        <w:t xml:space="preserve">Figure </w:t>
      </w:r>
      <w:r>
        <w:fldChar w:fldCharType="begin"/>
      </w:r>
      <w:r>
        <w:instrText xml:space="preserve"> SEQ Figure \* ARABIC </w:instrText>
      </w:r>
      <w:r>
        <w:fldChar w:fldCharType="separate"/>
      </w:r>
      <w:r w:rsidR="002E5C9C">
        <w:rPr>
          <w:noProof/>
        </w:rPr>
        <w:t>12</w:t>
      </w:r>
      <w:r>
        <w:fldChar w:fldCharType="end"/>
      </w:r>
      <w:bookmarkEnd w:id="20"/>
      <w:r>
        <w:t xml:space="preserve"> Plant CAPEX summary sections</w:t>
      </w:r>
      <w:bookmarkEnd w:id="21"/>
      <w:r>
        <w:t xml:space="preserve"> </w:t>
      </w:r>
    </w:p>
    <w:p w14:paraId="5DF9AA6A" w14:textId="77777777" w:rsidR="00F94EF2" w:rsidRDefault="00F94EF2" w:rsidP="00033784">
      <w:pPr>
        <w:pStyle w:val="Heading2"/>
      </w:pPr>
      <w:r>
        <w:t xml:space="preserve">Plant OPEX </w:t>
      </w:r>
    </w:p>
    <w:p w14:paraId="4E0B9AD2" w14:textId="4C0C3275"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w:t>
      </w:r>
      <w:r w:rsidR="0099707F">
        <w:t xml:space="preserve"> In this section, also plant by-product revenues could be potentially accounted for, with a negative cost value. By default, two fuel, raw materials</w:t>
      </w:r>
      <w:r>
        <w:t xml:space="preserve"> </w:t>
      </w:r>
      <w:r w:rsidR="0099707F">
        <w:t xml:space="preserve">or by product costs/revenues are shown in the levelized cost breakdown of the following sheet. </w:t>
      </w:r>
      <w:r>
        <w:t>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501FDDD"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2E5C9C">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317EB7A5" w14:textId="7F36E7D3" w:rsidR="00C948D2" w:rsidRDefault="00C948D2" w:rsidP="00C948D2">
      <w:pPr>
        <w:pStyle w:val="Heading2"/>
      </w:pPr>
      <w:r>
        <w:t>Input to System</w:t>
      </w:r>
      <w:r w:rsidR="006E2424">
        <w:t>-</w:t>
      </w:r>
      <w:r>
        <w:t>Scale Model (SSM)</w:t>
      </w:r>
    </w:p>
    <w:p w14:paraId="436D6733" w14:textId="14E6BF83" w:rsidR="00C948D2" w:rsidRDefault="00C948D2" w:rsidP="00C948D2">
      <w:pPr>
        <w:spacing w:before="240"/>
      </w:pPr>
      <w:r>
        <w:t xml:space="preserve">A sheet is included in the SEA tool </w:t>
      </w:r>
      <w:r w:rsidR="006E2424">
        <w:t xml:space="preserve">allowing </w:t>
      </w:r>
      <w:r>
        <w:t>the user to provide a list of inputs for the system scale model (SSM) used to optimize an energy system</w:t>
      </w:r>
      <w:r w:rsidR="006E2424">
        <w:t xml:space="preserve"> comprising several advanced technologies</w:t>
      </w:r>
      <w:r>
        <w:t xml:space="preserve">. These inputs must be determined from efficiencies, emissions performance, capital and operational costs estimations delivered by the tool, and can be tuned to any </w:t>
      </w:r>
      <w:r w:rsidR="006E2424">
        <w:t xml:space="preserve">required </w:t>
      </w:r>
      <w:r>
        <w:t>number</w:t>
      </w:r>
      <w:r w:rsidR="00DD567B">
        <w:t xml:space="preserve"> of items</w:t>
      </w:r>
      <w:r>
        <w:t xml:space="preserve"> using add/remove macros. The sheet </w:t>
      </w:r>
      <w:r w:rsidR="006E2424">
        <w:t>also provides</w:t>
      </w:r>
      <w:r>
        <w:t xml:space="preserve"> a summary of the target cost estimate basis and a section for the user to include any relevant notes for the system level assessment, as depicted in </w:t>
      </w:r>
      <w:r w:rsidR="006E2424">
        <w:fldChar w:fldCharType="begin"/>
      </w:r>
      <w:r w:rsidR="006E2424">
        <w:instrText xml:space="preserve"> REF _Ref75949340 \h </w:instrText>
      </w:r>
      <w:r w:rsidR="006E2424">
        <w:fldChar w:fldCharType="separate"/>
      </w:r>
      <w:r w:rsidR="006E2424">
        <w:t xml:space="preserve">Figure </w:t>
      </w:r>
      <w:r w:rsidR="006E2424">
        <w:rPr>
          <w:noProof/>
        </w:rPr>
        <w:t>14</w:t>
      </w:r>
      <w:r w:rsidR="006E2424">
        <w:fldChar w:fldCharType="end"/>
      </w:r>
      <w:r w:rsidR="006E2424">
        <w:t>.</w:t>
      </w:r>
    </w:p>
    <w:p w14:paraId="68BCA419" w14:textId="77777777" w:rsidR="00C948D2" w:rsidRDefault="00C948D2" w:rsidP="00C948D2">
      <w:pPr>
        <w:keepNext/>
        <w:spacing w:before="240"/>
        <w:jc w:val="center"/>
      </w:pPr>
      <w:r>
        <w:rPr>
          <w:noProof/>
        </w:rPr>
        <w:drawing>
          <wp:inline distT="0" distB="0" distL="0" distR="0" wp14:anchorId="5473A296" wp14:editId="29316519">
            <wp:extent cx="5262245" cy="228125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8107" cy="2283800"/>
                    </a:xfrm>
                    <a:prstGeom prst="rect">
                      <a:avLst/>
                    </a:prstGeom>
                    <a:noFill/>
                    <a:ln>
                      <a:noFill/>
                    </a:ln>
                  </pic:spPr>
                </pic:pic>
              </a:graphicData>
            </a:graphic>
          </wp:inline>
        </w:drawing>
      </w:r>
    </w:p>
    <w:p w14:paraId="1E949C69" w14:textId="68923B11" w:rsidR="00C948D2" w:rsidRPr="00C948D2" w:rsidRDefault="00C948D2" w:rsidP="00C948D2">
      <w:pPr>
        <w:pStyle w:val="Caption"/>
        <w:jc w:val="center"/>
      </w:pPr>
      <w:bookmarkStart w:id="22" w:name="_Ref75949340"/>
      <w:r>
        <w:t xml:space="preserve">Figure </w:t>
      </w:r>
      <w:r>
        <w:fldChar w:fldCharType="begin"/>
      </w:r>
      <w:r>
        <w:instrText xml:space="preserve"> SEQ Figure \* ARABIC </w:instrText>
      </w:r>
      <w:r>
        <w:fldChar w:fldCharType="separate"/>
      </w:r>
      <w:r w:rsidR="002E5C9C">
        <w:rPr>
          <w:noProof/>
        </w:rPr>
        <w:t>14</w:t>
      </w:r>
      <w:r>
        <w:fldChar w:fldCharType="end"/>
      </w:r>
      <w:bookmarkEnd w:id="22"/>
      <w:r>
        <w:t xml:space="preserve"> Input to SSM</w:t>
      </w:r>
      <w:r w:rsidR="006E2424">
        <w:t xml:space="preserve"> sheet</w:t>
      </w:r>
    </w:p>
    <w:p w14:paraId="1056EAD7" w14:textId="4E63A08D" w:rsidR="00335F38" w:rsidRDefault="00335F38" w:rsidP="00335F38">
      <w:pPr>
        <w:pStyle w:val="Heading2"/>
      </w:pPr>
      <w:r>
        <w:lastRenderedPageBreak/>
        <w:t>Estimate Benchmark</w:t>
      </w:r>
    </w:p>
    <w:p w14:paraId="33973867" w14:textId="3A513B5D" w:rsidR="00335F38" w:rsidRDefault="00335F38" w:rsidP="005B0D3D">
      <w:pPr>
        <w:spacing w:before="240"/>
      </w:pPr>
      <w:r>
        <w:t>SEA tool offers the user</w:t>
      </w:r>
      <w:r w:rsidR="00EF20BD">
        <w:t xml:space="preserve"> the possibility</w:t>
      </w:r>
      <w:r>
        <w:t xml:space="preserve"> to </w:t>
      </w:r>
      <w:r w:rsidR="00D76634">
        <w:t xml:space="preserve">make elaborate </w:t>
      </w:r>
      <w:r>
        <w:t>benchmark</w:t>
      </w:r>
      <w:r w:rsidR="00D76634">
        <w:t>s of</w:t>
      </w:r>
      <w:r>
        <w:t xml:space="preserve"> their</w:t>
      </w:r>
      <w:r w:rsidR="00D76634">
        <w:t xml:space="preserve"> unit</w:t>
      </w:r>
      <w:r w:rsidR="00CA4E15">
        <w:t xml:space="preserve">/items estimates </w:t>
      </w:r>
      <w:r>
        <w:t>with analogous units</w:t>
      </w:r>
      <w:r w:rsidR="00CA4E15">
        <w:t>/items</w:t>
      </w:r>
      <w:r>
        <w:t xml:space="preserve"> from literature references</w:t>
      </w:r>
      <w:r w:rsidR="005B0D3D">
        <w:t xml:space="preserve"> as shown in </w:t>
      </w:r>
      <w:r w:rsidR="005B0D3D">
        <w:fldChar w:fldCharType="begin"/>
      </w:r>
      <w:r w:rsidR="005B0D3D">
        <w:instrText xml:space="preserve"> REF _Ref71110330 \h </w:instrText>
      </w:r>
      <w:r w:rsidR="005B0D3D">
        <w:fldChar w:fldCharType="separate"/>
      </w:r>
      <w:r w:rsidR="0099707F">
        <w:t xml:space="preserve">Figure </w:t>
      </w:r>
      <w:r w:rsidR="0099707F">
        <w:rPr>
          <w:noProof/>
        </w:rPr>
        <w:t>15</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w:t>
      </w:r>
      <w:r w:rsidR="00CA4E15">
        <w:t>By default, the first row of each benchmark section should correspond to the estimated BEC of the unit/item, with the target cost basis, while cost-capacity values from references are provided in the subsequent rows, together with their corresponding source cost basis. A</w:t>
      </w:r>
      <w:r>
        <w:t xml:space="preserve"> visual representation </w:t>
      </w:r>
      <w:r w:rsidR="005B0D3D">
        <w:t>for the actual</w:t>
      </w:r>
      <w:r w:rsidR="00CA4E15">
        <w:t xml:space="preserve"> and scaled</w:t>
      </w:r>
      <w:r w:rsidR="005B0D3D">
        <w:t xml:space="preserve"> capacity</w:t>
      </w:r>
      <w:r w:rsidR="00CA4E15">
        <w:t>-cost</w:t>
      </w:r>
      <w:r w:rsidR="005B0D3D">
        <w:t xml:space="preserve"> from the </w:t>
      </w:r>
      <w:r w:rsidR="00CA4E15">
        <w:t xml:space="preserve">references &amp; </w:t>
      </w:r>
      <w:r w:rsidR="005B0D3D">
        <w:t xml:space="preserve">estimate </w:t>
      </w:r>
      <w:r w:rsidR="00CA4E15">
        <w:t xml:space="preserve">is </w:t>
      </w:r>
      <w:r w:rsidR="0099707F">
        <w:t>shown</w:t>
      </w:r>
      <w:r w:rsidR="00CA4E15">
        <w:t xml:space="preserve"> below. </w:t>
      </w:r>
      <w:r w:rsidR="0099707F">
        <w:t>Both</w:t>
      </w:r>
      <w:r w:rsidR="0099707F">
        <w:t xml:space="preserve"> estimate and references are also compared in terms of specific costs (per unit of capacity)</w:t>
      </w:r>
      <w:r w:rsidR="0099707F">
        <w:t xml:space="preserve">. </w:t>
      </w:r>
      <w:r w:rsidR="00CA4E15">
        <w:t>These figures can be then incorporated to the Estimate Benchmark region in each unit tab. The user should be careful to modify the figure axis and titles appropriately for a correct representation.</w:t>
      </w:r>
    </w:p>
    <w:p w14:paraId="602F65EF" w14:textId="77777777" w:rsidR="005B0D3D" w:rsidRDefault="005B0D3D" w:rsidP="004262B3">
      <w:pPr>
        <w:keepNext/>
        <w:jc w:val="center"/>
      </w:pPr>
      <w:r>
        <w:rPr>
          <w:noProof/>
        </w:rPr>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4E53FBE3" w:rsidR="005B0D3D" w:rsidRPr="00335F38" w:rsidRDefault="005B0D3D" w:rsidP="005B0D3D">
      <w:pPr>
        <w:pStyle w:val="Caption"/>
        <w:jc w:val="center"/>
      </w:pPr>
      <w:bookmarkStart w:id="23" w:name="_Ref71110330"/>
      <w:r>
        <w:t xml:space="preserve">Figure </w:t>
      </w:r>
      <w:r>
        <w:fldChar w:fldCharType="begin"/>
      </w:r>
      <w:r>
        <w:instrText xml:space="preserve"> SEQ Figure \* ARABIC </w:instrText>
      </w:r>
      <w:r>
        <w:fldChar w:fldCharType="separate"/>
      </w:r>
      <w:r w:rsidR="002E5C9C">
        <w:rPr>
          <w:noProof/>
        </w:rPr>
        <w:t>15</w:t>
      </w:r>
      <w:r>
        <w:fldChar w:fldCharType="end"/>
      </w:r>
      <w:bookmarkEnd w:id="23"/>
      <w:r>
        <w:t xml:space="preserve"> Estimate benchmark sheet</w:t>
      </w:r>
    </w:p>
    <w:p w14:paraId="461C228A" w14:textId="595F449D" w:rsidR="0099707F" w:rsidRDefault="00C6571D" w:rsidP="0099707F">
      <w:r>
        <w:t>A macro button allows the user to add more benchmark tables according to the nº of units</w:t>
      </w:r>
      <w:r w:rsidR="00CA4E15">
        <w:t>/items</w:t>
      </w:r>
      <w:r>
        <w:t xml:space="preserve"> that need to be assessed. Reference values for cost and capacity </w:t>
      </w:r>
      <w:r w:rsidR="0099707F">
        <w:t xml:space="preserve">of units </w:t>
      </w:r>
      <w:r>
        <w:t xml:space="preserve">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r w:rsidR="00CA4E15">
        <w:t xml:space="preserve"> </w:t>
      </w:r>
      <w:r w:rsidR="0099707F">
        <w:t xml:space="preserve">This feature allows to assess critically if the estimate obtained is reasonable and how it compares with previous economic studies. </w:t>
      </w:r>
      <w:r w:rsidR="0099707F">
        <w:t>U</w:t>
      </w:r>
      <w:r w:rsidR="0099707F">
        <w:t>p to 5 references</w:t>
      </w:r>
      <w:r w:rsidR="0099707F">
        <w:t xml:space="preserve"> can be introduced</w:t>
      </w:r>
      <w:r w:rsidR="0099707F">
        <w:t xml:space="preserve"> for benchmarking. It is recommended to thoroughly verify that </w:t>
      </w:r>
      <w:r w:rsidR="0099707F">
        <w:t>such</w:t>
      </w:r>
      <w:r w:rsidR="0099707F">
        <w:t xml:space="preserve"> references cover the same unit scope as the estimate for a consistent comparison.</w:t>
      </w:r>
    </w:p>
    <w:p w14:paraId="1DEBF494" w14:textId="77777777" w:rsidR="00F94EF2" w:rsidRDefault="00F94EF2" w:rsidP="00033784">
      <w:pPr>
        <w:pStyle w:val="Heading2"/>
      </w:pPr>
      <w:r>
        <w:t>Cash Flow Analysis</w:t>
      </w:r>
    </w:p>
    <w:p w14:paraId="001299DA" w14:textId="2EE81B04"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99707F" w:rsidRPr="0023391F">
        <w:t xml:space="preserve">Figure </w:t>
      </w:r>
      <w:r w:rsidR="0099707F">
        <w:rPr>
          <w:noProof/>
        </w:rPr>
        <w:t>16</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4"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4"/>
          </w:p>
        </w:tc>
      </w:tr>
    </w:tbl>
    <w:p w14:paraId="0267FEC7" w14:textId="16DD2594" w:rsidR="00AB7DE1" w:rsidRDefault="000D2B92" w:rsidP="00907D39">
      <w:r>
        <w:lastRenderedPageBreak/>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EF20BD" w:rsidRPr="00EF20BD">
        <w:rPr>
          <w:rFonts w:ascii="Calibri" w:hAnsi="Calibri" w:cs="Calibri"/>
          <w:bCs/>
        </w:rPr>
        <w:t>[16]</w:t>
      </w:r>
      <w:r w:rsidR="009E6219">
        <w:fldChar w:fldCharType="end"/>
      </w:r>
      <w:r w:rsidR="009E6219">
        <w:t>.</w:t>
      </w:r>
      <w:r w:rsidR="003B7D1D">
        <w:t xml:space="preserve"> </w:t>
      </w:r>
    </w:p>
    <w:p w14:paraId="6AA5DAAD" w14:textId="7AC1C23F" w:rsidR="0023391F" w:rsidRDefault="007D4106" w:rsidP="0023391F">
      <w:pPr>
        <w:keepNext/>
        <w:spacing w:before="240"/>
      </w:pPr>
      <w:r>
        <w:rPr>
          <w:noProof/>
        </w:rPr>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5F98B498" w:rsidR="0023391F" w:rsidRDefault="0023391F" w:rsidP="0023391F">
      <w:pPr>
        <w:pStyle w:val="Caption"/>
        <w:jc w:val="center"/>
      </w:pPr>
      <w:bookmarkStart w:id="25" w:name="_Ref69841172"/>
      <w:r w:rsidRPr="0023391F">
        <w:t xml:space="preserve">Figure </w:t>
      </w:r>
      <w:r>
        <w:fldChar w:fldCharType="begin"/>
      </w:r>
      <w:r w:rsidRPr="0023391F">
        <w:instrText xml:space="preserve"> SEQ Figure \* ARABIC </w:instrText>
      </w:r>
      <w:r>
        <w:fldChar w:fldCharType="separate"/>
      </w:r>
      <w:r w:rsidR="002E5C9C">
        <w:rPr>
          <w:noProof/>
        </w:rPr>
        <w:t>16</w:t>
      </w:r>
      <w:r>
        <w:fldChar w:fldCharType="end"/>
      </w:r>
      <w:bookmarkEnd w:id="25"/>
      <w:r w:rsidRPr="0023391F">
        <w:t xml:space="preserve"> CFA sheet: plant summary, economic assumptions</w:t>
      </w:r>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6"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6"/>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1D816829" w:rsidR="00E34F23" w:rsidRDefault="000341A4" w:rsidP="00907D39">
      <w:r>
        <w:t>T</w:t>
      </w:r>
      <w:r w:rsidR="003815C3">
        <w:t xml:space="preserve">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0885A339" w14:textId="12BF87D3" w:rsidR="000341A4" w:rsidRDefault="000341A4" w:rsidP="00907D39">
      <w:r>
        <w:t xml:space="preserve">Finally, below the cash flow table a section is available to carry out sensitivity analysis to key process and economic </w:t>
      </w:r>
      <w:r w:rsidR="002E5C9C">
        <w:t>assumptions</w:t>
      </w:r>
      <w:r w:rsidR="0099707F">
        <w:t xml:space="preserve"> automatically;</w:t>
      </w:r>
      <w:r w:rsidR="002E5C9C">
        <w:t xml:space="preserve"> and</w:t>
      </w:r>
      <w:r>
        <w:t xml:space="preserve"> is depicted in </w:t>
      </w:r>
      <w:r w:rsidR="002E5C9C">
        <w:fldChar w:fldCharType="begin"/>
      </w:r>
      <w:r w:rsidR="002E5C9C">
        <w:instrText xml:space="preserve"> REF _Ref82012469 \h </w:instrText>
      </w:r>
      <w:r w:rsidR="002E5C9C">
        <w:fldChar w:fldCharType="separate"/>
      </w:r>
      <w:r w:rsidR="0099707F">
        <w:t xml:space="preserve">Figure </w:t>
      </w:r>
      <w:r w:rsidR="0099707F">
        <w:rPr>
          <w:noProof/>
        </w:rPr>
        <w:t>17</w:t>
      </w:r>
      <w:r w:rsidR="002E5C9C">
        <w:fldChar w:fldCharType="end"/>
      </w:r>
      <w:r w:rsidR="002E5C9C">
        <w:t>.</w:t>
      </w:r>
      <w:r>
        <w:t xml:space="preserve"> The user must introduce the independent variable which is evaluated (usually, but not limited to, the LCOP) and the manipulated variable with the corresponding units. Add and remove buttons are placed to the right, allowing to perform sensitivity studies </w:t>
      </w:r>
      <w:r w:rsidR="002E5C9C">
        <w:t>for a large number of</w:t>
      </w:r>
      <w:r>
        <w:t xml:space="preserve"> variables simultaneously. The base value for the manipulated variable must be </w:t>
      </w:r>
      <w:r w:rsidR="002E5C9C">
        <w:t>specified</w:t>
      </w:r>
      <w:r>
        <w:t>, as well as the nº of points and the increment</w:t>
      </w:r>
      <w:r w:rsidR="002E5C9C">
        <w:t xml:space="preserve"> size</w:t>
      </w:r>
      <w:r>
        <w:t>. By default, the sensitivity cases are distributed evenly from the base value</w:t>
      </w:r>
      <w:r w:rsidR="009D71DC">
        <w:t xml:space="preserve">; it is most intuitive to select a nº of points such that the </w:t>
      </w:r>
      <w:r w:rsidR="0099707F">
        <w:t>exact</w:t>
      </w:r>
      <w:r w:rsidR="009D71DC">
        <w:t xml:space="preserve"> base value sensitivity is carried out</w:t>
      </w:r>
      <w:r>
        <w:t>. The independent variable result from the spreadsheet cell must be imported to the</w:t>
      </w:r>
      <w:r w:rsidR="002E5C9C">
        <w:t xml:space="preserve"> corresponding cell in the</w:t>
      </w:r>
      <w:r>
        <w:t xml:space="preserve"> Sensitivity</w:t>
      </w:r>
      <w:r w:rsidR="002E5C9C">
        <w:t xml:space="preserve"> Analysis table</w:t>
      </w:r>
      <w:r>
        <w:t xml:space="preserve">, while the manipulated variable cell must be linked (coded) to the spreadsheet where the specific calculation </w:t>
      </w:r>
      <w:r>
        <w:lastRenderedPageBreak/>
        <w:t xml:space="preserve">is carried out (Opex, economic assumption etc.). The solver performs the sensitivity </w:t>
      </w:r>
      <w:r w:rsidR="00901FAB">
        <w:t xml:space="preserve">analysis </w:t>
      </w:r>
      <w:r>
        <w:t xml:space="preserve">to a specific variable with </w:t>
      </w:r>
      <w:r w:rsidR="002E5C9C">
        <w:t>a fixed</w:t>
      </w:r>
      <w:r>
        <w:t xml:space="preserve"> base value for the remaining manipulated variables of the table</w:t>
      </w:r>
      <w:r w:rsidR="002E5C9C">
        <w:t xml:space="preserve"> list</w:t>
      </w:r>
      <w:r>
        <w:t xml:space="preserve">. Results are listed further to the right, where a section is formatted for two sensitivity variables with </w:t>
      </w:r>
      <w:r w:rsidR="002E5C9C">
        <w:t>five</w:t>
      </w:r>
      <w:r>
        <w:t xml:space="preserve"> points each (the user should modify </w:t>
      </w:r>
      <w:r w:rsidR="002E5C9C">
        <w:t xml:space="preserve">the format </w:t>
      </w:r>
      <w:r>
        <w:t xml:space="preserve">accordingly to </w:t>
      </w:r>
      <w:r w:rsidR="0099707F">
        <w:t>the evaluation</w:t>
      </w:r>
      <w:r>
        <w:t xml:space="preserve"> requirements). </w:t>
      </w:r>
      <w:r w:rsidR="006E13C7">
        <w:t xml:space="preserve">The solver carries out a final cash flow analysis with all manipulated variables set to the base value. </w:t>
      </w:r>
      <w:r>
        <w:t>Automatic plots are generated further to the right</w:t>
      </w:r>
      <w:r w:rsidR="006E13C7">
        <w:t xml:space="preserve"> with the results</w:t>
      </w:r>
      <w:r>
        <w:t xml:space="preserve">. </w:t>
      </w:r>
    </w:p>
    <w:p w14:paraId="3A5A037A" w14:textId="77777777" w:rsidR="002E5C9C" w:rsidRDefault="002E5C9C" w:rsidP="002E5C9C">
      <w:pPr>
        <w:keepNext/>
      </w:pPr>
      <w:r>
        <w:rPr>
          <w:noProof/>
        </w:rPr>
        <w:drawing>
          <wp:inline distT="0" distB="0" distL="0" distR="0" wp14:anchorId="6D2881F9" wp14:editId="61118918">
            <wp:extent cx="5724525" cy="24479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2447925"/>
                    </a:xfrm>
                    <a:prstGeom prst="rect">
                      <a:avLst/>
                    </a:prstGeom>
                    <a:noFill/>
                    <a:ln>
                      <a:noFill/>
                    </a:ln>
                  </pic:spPr>
                </pic:pic>
              </a:graphicData>
            </a:graphic>
          </wp:inline>
        </w:drawing>
      </w:r>
    </w:p>
    <w:p w14:paraId="299D041F" w14:textId="20F0D47C" w:rsidR="002E5C9C" w:rsidRDefault="002E5C9C" w:rsidP="002E5C9C">
      <w:pPr>
        <w:pStyle w:val="Caption"/>
        <w:jc w:val="center"/>
      </w:pPr>
      <w:bookmarkStart w:id="27" w:name="_Ref82012469"/>
      <w:r>
        <w:t xml:space="preserve">Figure </w:t>
      </w:r>
      <w:r>
        <w:fldChar w:fldCharType="begin"/>
      </w:r>
      <w:r>
        <w:instrText xml:space="preserve"> SEQ Figure \* ARABIC </w:instrText>
      </w:r>
      <w:r>
        <w:fldChar w:fldCharType="separate"/>
      </w:r>
      <w:r>
        <w:rPr>
          <w:noProof/>
        </w:rPr>
        <w:t>17</w:t>
      </w:r>
      <w:r>
        <w:fldChar w:fldCharType="end"/>
      </w:r>
      <w:bookmarkEnd w:id="27"/>
      <w:r>
        <w:t xml:space="preserve"> Sensitivity analysis specifications and results</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786890F9" w:rsidR="00426BEF" w:rsidRDefault="00426BEF" w:rsidP="00907D39">
      <w:pPr>
        <w:pStyle w:val="NoSpacing"/>
      </w:pPr>
      <w:r>
        <w:t>TRL</w:t>
      </w:r>
      <w:r>
        <w:tab/>
        <w:t>Technology Readiness Level</w:t>
      </w:r>
    </w:p>
    <w:p w14:paraId="5E8E9305" w14:textId="12EAE32B" w:rsidR="006E2424" w:rsidRDefault="006E2424" w:rsidP="00907D39">
      <w:pPr>
        <w:pStyle w:val="NoSpacing"/>
      </w:pPr>
      <w:r>
        <w:t>SSM</w:t>
      </w:r>
      <w:r>
        <w:tab/>
        <w:t>System-Scale Mod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783831"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Purchased cost with carbon steel at 1 bar</w:t>
      </w:r>
    </w:p>
    <w:p w14:paraId="6EDDF327" w14:textId="400C8E00" w:rsidR="001A3BEB" w:rsidRDefault="00783831"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783831"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783831"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783831"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783831"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783831"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105EE823" w14:textId="0B5DC581" w:rsidR="00EF20BD" w:rsidRPr="00EF20BD" w:rsidRDefault="00426BEF" w:rsidP="00EF20BD">
      <w:pPr>
        <w:pStyle w:val="NormalWeb"/>
        <w:rPr>
          <w:rFonts w:ascii="Calibri" w:hAnsi="Calibri" w:cs="Calibri"/>
          <w:sz w:val="22"/>
        </w:rPr>
      </w:pPr>
      <w:r>
        <w:fldChar w:fldCharType="begin"/>
      </w:r>
      <w:r w:rsidR="00EF20BD">
        <w:instrText>ADDIN RW.BIB</w:instrText>
      </w:r>
      <w:r>
        <w:fldChar w:fldCharType="separate"/>
      </w:r>
      <w:r w:rsidR="00EF20BD" w:rsidRPr="00EF20BD">
        <w:rPr>
          <w:rFonts w:ascii="Calibri" w:hAnsi="Calibri" w:cs="Calibri"/>
          <w:sz w:val="22"/>
        </w:rPr>
        <w:t>[1] J.M. Klara, M. Woods, O.J. Capicotto, J.T. Haslbeck, M. Matuszewski, L.L. Pinkerton, M.D. Rutkowski, R.L. Schoff and V. Vaysman, "Cost and performance baseline for fossil energy plants"</w:t>
      </w:r>
      <w:r w:rsidR="00EF20BD" w:rsidRPr="00EF20BD">
        <w:rPr>
          <w:rFonts w:ascii="Calibri" w:hAnsi="Calibri" w:cs="Calibri"/>
          <w:i/>
          <w:iCs/>
          <w:sz w:val="22"/>
        </w:rPr>
        <w:t xml:space="preserve"> National Energy Technology Laboratory, DOE/NETL-2007/1281. </w:t>
      </w:r>
      <w:r w:rsidR="00EF20BD" w:rsidRPr="00EF20BD">
        <w:rPr>
          <w:rFonts w:ascii="Calibri" w:hAnsi="Calibri" w:cs="Calibri"/>
          <w:sz w:val="22"/>
        </w:rPr>
        <w:t>2007.</w:t>
      </w:r>
    </w:p>
    <w:p w14:paraId="23FC3E0D" w14:textId="77777777" w:rsidR="00EF20BD" w:rsidRPr="00EF20BD" w:rsidRDefault="00EF20BD" w:rsidP="00EF20BD">
      <w:pPr>
        <w:pStyle w:val="NormalWeb"/>
        <w:rPr>
          <w:rFonts w:ascii="Calibri" w:hAnsi="Calibri" w:cs="Calibri"/>
          <w:sz w:val="22"/>
        </w:rPr>
      </w:pPr>
      <w:r w:rsidRPr="00EF20BD">
        <w:rPr>
          <w:rFonts w:ascii="Calibri" w:hAnsi="Calibri" w:cs="Calibri"/>
          <w:sz w:val="22"/>
        </w:rPr>
        <w:t>[2] R.2. DOE/NETL-2010/1397, "Cost performance baseline for fossil energy plants. Volume 1: Bituminous coal and natural gas to electricity "</w:t>
      </w:r>
      <w:r w:rsidRPr="00EF20BD">
        <w:rPr>
          <w:rFonts w:ascii="Calibri" w:hAnsi="Calibri" w:cs="Calibri"/>
          <w:i/>
          <w:iCs/>
          <w:sz w:val="22"/>
        </w:rPr>
        <w:t xml:space="preserve"> performance baseline for fossil energy plants.Volume 1: Bituminous coal and natural gas to electricity. </w:t>
      </w:r>
      <w:r w:rsidRPr="00EF20BD">
        <w:rPr>
          <w:rFonts w:ascii="Calibri" w:hAnsi="Calibri" w:cs="Calibri"/>
          <w:sz w:val="22"/>
        </w:rPr>
        <w:t>2013.</w:t>
      </w:r>
    </w:p>
    <w:p w14:paraId="1EE544D1" w14:textId="77777777" w:rsidR="00EF20BD" w:rsidRPr="00EF20BD" w:rsidRDefault="00EF20BD" w:rsidP="00EF20BD">
      <w:pPr>
        <w:pStyle w:val="NormalWeb"/>
        <w:rPr>
          <w:rFonts w:ascii="Calibri" w:hAnsi="Calibri" w:cs="Calibri"/>
          <w:sz w:val="22"/>
        </w:rPr>
      </w:pPr>
      <w:r w:rsidRPr="00EF20B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b: Bituminous Coal (IGCC) to Electricity Revision 2b–Year Dollar Update. </w:t>
      </w:r>
      <w:r w:rsidRPr="00EF20BD">
        <w:rPr>
          <w:rFonts w:ascii="Calibri" w:hAnsi="Calibri" w:cs="Calibri"/>
          <w:sz w:val="22"/>
        </w:rPr>
        <w:t>2015.</w:t>
      </w:r>
    </w:p>
    <w:p w14:paraId="5C8DB7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 Bituminous Coal and Natural Gas to Electricity, Revision 4. </w:t>
      </w:r>
      <w:r w:rsidRPr="00EF20BD">
        <w:rPr>
          <w:rFonts w:ascii="Calibri" w:hAnsi="Calibri" w:cs="Calibri"/>
          <w:sz w:val="22"/>
        </w:rPr>
        <w:t>2018.</w:t>
      </w:r>
    </w:p>
    <w:p w14:paraId="43CDC900" w14:textId="77777777" w:rsidR="00EF20BD" w:rsidRPr="00EF20BD" w:rsidRDefault="00EF20BD" w:rsidP="00EF20BD">
      <w:pPr>
        <w:pStyle w:val="NormalWeb"/>
        <w:rPr>
          <w:rFonts w:ascii="Calibri" w:hAnsi="Calibri" w:cs="Calibri"/>
          <w:sz w:val="22"/>
        </w:rPr>
      </w:pPr>
      <w:r w:rsidRPr="00EF20BD">
        <w:rPr>
          <w:rFonts w:ascii="Calibri" w:hAnsi="Calibri" w:cs="Calibri"/>
          <w:sz w:val="22"/>
        </w:rPr>
        <w:t>[5] IEAGHG R&amp;D Programme, "Effects of Plant Location on the Costs of CO2 Capture, Technical Report" 2018.</w:t>
      </w:r>
    </w:p>
    <w:p w14:paraId="48A4DB2B" w14:textId="08B2117B" w:rsidR="00EF20BD" w:rsidRPr="00EF20BD" w:rsidRDefault="00EF20BD" w:rsidP="00EF20BD">
      <w:pPr>
        <w:pStyle w:val="NormalWeb"/>
        <w:rPr>
          <w:rFonts w:ascii="Calibri" w:hAnsi="Calibri" w:cs="Calibri"/>
          <w:sz w:val="22"/>
        </w:rPr>
      </w:pPr>
      <w:r w:rsidRPr="00EF20BD">
        <w:rPr>
          <w:rFonts w:ascii="Calibri" w:hAnsi="Calibri" w:cs="Calibri"/>
          <w:sz w:val="22"/>
        </w:rPr>
        <w:t>[6] Plant Cost Index Archives - Chemical Engineering</w:t>
      </w:r>
      <w:hyperlink r:id="rId31" w:tgtFrame="_blank" w:history="1">
        <w:r w:rsidRPr="00EF20BD">
          <w:rPr>
            <w:rStyle w:val="Hyperlink"/>
            <w:rFonts w:ascii="Calibri" w:hAnsi="Calibri" w:cs="Calibri"/>
            <w:sz w:val="22"/>
          </w:rPr>
          <w:t>http://www.chemengonline.com</w:t>
        </w:r>
      </w:hyperlink>
      <w:r w:rsidRPr="00EF20BD">
        <w:rPr>
          <w:rFonts w:ascii="Calibri" w:hAnsi="Calibri" w:cs="Calibri"/>
          <w:sz w:val="22"/>
        </w:rPr>
        <w:t xml:space="preserve"> 2018.</w:t>
      </w:r>
    </w:p>
    <w:p w14:paraId="7778D61C" w14:textId="77777777" w:rsidR="00EF20BD" w:rsidRPr="00EF20BD" w:rsidRDefault="00EF20BD" w:rsidP="00EF20BD">
      <w:pPr>
        <w:pStyle w:val="NormalWeb"/>
        <w:rPr>
          <w:rFonts w:ascii="Calibri" w:hAnsi="Calibri" w:cs="Calibri"/>
          <w:sz w:val="22"/>
        </w:rPr>
      </w:pPr>
      <w:r w:rsidRPr="00EF20BD">
        <w:rPr>
          <w:rFonts w:ascii="Calibri" w:hAnsi="Calibri" w:cs="Calibri"/>
          <w:sz w:val="22"/>
        </w:rPr>
        <w:t>[7] R. Turton, R.C. Bailie, W.B. Whiting and J.A. Shaeiwitz, "Analysis, synthesis and design of chemical processes", 2008.</w:t>
      </w:r>
    </w:p>
    <w:p w14:paraId="71BAFA0A" w14:textId="77777777" w:rsidR="00EF20BD" w:rsidRPr="00EF20BD" w:rsidRDefault="00EF20BD" w:rsidP="00EF20BD">
      <w:pPr>
        <w:pStyle w:val="NormalWeb"/>
        <w:rPr>
          <w:rFonts w:ascii="Calibri" w:hAnsi="Calibri" w:cs="Calibri"/>
          <w:sz w:val="22"/>
        </w:rPr>
      </w:pPr>
      <w:r w:rsidRPr="00EF20BD">
        <w:rPr>
          <w:rFonts w:ascii="Calibri" w:hAnsi="Calibri" w:cs="Calibri"/>
          <w:sz w:val="22"/>
        </w:rPr>
        <w:t>[8] K.M. Guthrie, "Data and Techniques for Preliminary Capital Cost Estimating", 1969.</w:t>
      </w:r>
    </w:p>
    <w:p w14:paraId="2D1733DE" w14:textId="77777777" w:rsidR="00EF20BD" w:rsidRPr="00EF20BD" w:rsidRDefault="00EF20BD" w:rsidP="00EF20BD">
      <w:pPr>
        <w:pStyle w:val="NormalWeb"/>
        <w:rPr>
          <w:rFonts w:ascii="Calibri" w:hAnsi="Calibri" w:cs="Calibri"/>
          <w:sz w:val="22"/>
        </w:rPr>
      </w:pPr>
      <w:r w:rsidRPr="00EF20BD">
        <w:rPr>
          <w:rFonts w:ascii="Calibri" w:hAnsi="Calibri" w:cs="Calibri"/>
          <w:sz w:val="22"/>
        </w:rPr>
        <w:t>[9] W.D. Seider, J.D. Seader and D.R. Lewin, "PRODUCT &amp; PROCESS DESIGN PRINCIPLES: SYNTHESIS, ANALYSIS AND EVALUATION, (With CD)", 2009.</w:t>
      </w:r>
    </w:p>
    <w:p w14:paraId="6E2D8438" w14:textId="77777777" w:rsidR="00EF20BD" w:rsidRPr="00EF20BD" w:rsidRDefault="00EF20BD" w:rsidP="00EF20BD">
      <w:pPr>
        <w:pStyle w:val="NormalWeb"/>
        <w:rPr>
          <w:rFonts w:ascii="Calibri" w:hAnsi="Calibri" w:cs="Calibri"/>
          <w:sz w:val="22"/>
        </w:rPr>
      </w:pPr>
      <w:r w:rsidRPr="00EF20BD">
        <w:rPr>
          <w:rFonts w:ascii="Calibri" w:hAnsi="Calibri" w:cs="Calibri"/>
          <w:sz w:val="22"/>
        </w:rPr>
        <w:t>[10] Robin Smith, "Chemical Process Design and Integration" John Wiley &amp; Sons Ltd, 2005.</w:t>
      </w:r>
    </w:p>
    <w:p w14:paraId="63363780" w14:textId="77777777" w:rsidR="00EF20BD" w:rsidRPr="00EF20BD" w:rsidRDefault="00EF20BD" w:rsidP="00EF20BD">
      <w:pPr>
        <w:pStyle w:val="NormalWeb"/>
        <w:rPr>
          <w:rFonts w:ascii="Calibri" w:hAnsi="Calibri" w:cs="Calibri"/>
          <w:sz w:val="22"/>
        </w:rPr>
      </w:pPr>
      <w:r w:rsidRPr="00EF20BD">
        <w:rPr>
          <w:rFonts w:ascii="Calibri" w:hAnsi="Calibri" w:cs="Calibri"/>
          <w:sz w:val="22"/>
        </w:rPr>
        <w:lastRenderedPageBreak/>
        <w:t>[11] R. Anantharaman, O. Bolland, N. Booth, E. Van Dorst, E. Sanchez Fernandez, F. Franco, E. Macchi, G. Manzolini, D. Nikolic, A. Pfeffer, M. Prins, S. Rezvani and L. Robinson, "Cesar Deliverable D2.4.3. European Best Practice Guidelines For Assessment Of Co2 Capture Technologies" 2018.</w:t>
      </w:r>
    </w:p>
    <w:p w14:paraId="31FC1D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12] L.K. Rath, "Assessment of hydrogen production with CO2 capture volume 1: baseline state-of-the-art plants"</w:t>
      </w:r>
      <w:r w:rsidRPr="00EF20BD">
        <w:rPr>
          <w:rFonts w:ascii="Calibri" w:hAnsi="Calibri" w:cs="Calibri"/>
          <w:i/>
          <w:iCs/>
          <w:sz w:val="22"/>
        </w:rPr>
        <w:t xml:space="preserve"> National Energy Technology Laboratory (NETL), Pittsburgh, PA, Morgantown, WV …. </w:t>
      </w:r>
      <w:r w:rsidRPr="00EF20BD">
        <w:rPr>
          <w:rFonts w:ascii="Calibri" w:hAnsi="Calibri" w:cs="Calibri"/>
          <w:sz w:val="22"/>
        </w:rPr>
        <w:t>2011.</w:t>
      </w:r>
    </w:p>
    <w:p w14:paraId="300CC4C2" w14:textId="77777777" w:rsidR="00EF20BD" w:rsidRPr="00EF20BD" w:rsidRDefault="00EF20BD" w:rsidP="00EF20BD">
      <w:pPr>
        <w:pStyle w:val="NormalWeb"/>
        <w:rPr>
          <w:rFonts w:ascii="Calibri" w:hAnsi="Calibri" w:cs="Calibri"/>
          <w:sz w:val="22"/>
        </w:rPr>
      </w:pPr>
      <w:r w:rsidRPr="00EF20BD">
        <w:rPr>
          <w:rFonts w:ascii="Calibri" w:hAnsi="Calibri" w:cs="Calibri"/>
          <w:sz w:val="22"/>
        </w:rPr>
        <w:t>[13] C.O. IEAGHG, "Capture at coal based power and hydrogen plants, Report 2014/3" 2014.</w:t>
      </w:r>
    </w:p>
    <w:p w14:paraId="74E500B1" w14:textId="77777777" w:rsidR="00EF20BD" w:rsidRPr="00EF20BD" w:rsidRDefault="00EF20BD" w:rsidP="00EF20BD">
      <w:pPr>
        <w:pStyle w:val="NormalWeb"/>
        <w:rPr>
          <w:rFonts w:ascii="Calibri" w:hAnsi="Calibri" w:cs="Calibri"/>
          <w:sz w:val="22"/>
        </w:rPr>
      </w:pPr>
      <w:r w:rsidRPr="00EF20BD">
        <w:rPr>
          <w:rFonts w:ascii="Calibri" w:hAnsi="Calibri" w:cs="Calibri"/>
          <w:sz w:val="22"/>
        </w:rPr>
        <w:t>[14] M. Babcock, "Oxy combustion processes for CO2 capture from power plant"</w:t>
      </w:r>
      <w:r w:rsidRPr="00EF20BD">
        <w:rPr>
          <w:rFonts w:ascii="Calibri" w:hAnsi="Calibri" w:cs="Calibri"/>
          <w:i/>
          <w:iCs/>
          <w:sz w:val="22"/>
        </w:rPr>
        <w:t xml:space="preserve"> IEA, Report. </w:t>
      </w:r>
      <w:r w:rsidRPr="00EF20BD">
        <w:rPr>
          <w:rFonts w:ascii="Calibri" w:hAnsi="Calibri" w:cs="Calibri"/>
          <w:sz w:val="22"/>
        </w:rPr>
        <w:t>2005, no. 2005/9.</w:t>
      </w:r>
    </w:p>
    <w:p w14:paraId="10588BA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5] G. Collodi, G. Azzaro and N. Ferrari, "Techno-Economic Evaluation of SMR Based Standalone (Merchant) Hydrogen Plant with CCS"</w:t>
      </w:r>
      <w:r w:rsidRPr="00EF20BD">
        <w:rPr>
          <w:rFonts w:ascii="Calibri" w:hAnsi="Calibri" w:cs="Calibri"/>
          <w:i/>
          <w:iCs/>
          <w:sz w:val="22"/>
        </w:rPr>
        <w:t xml:space="preserve"> IEAGHG Technical Report, Cheltenham, UK. </w:t>
      </w:r>
      <w:r w:rsidRPr="00EF20BD">
        <w:rPr>
          <w:rFonts w:ascii="Calibri" w:hAnsi="Calibri" w:cs="Calibri"/>
          <w:sz w:val="22"/>
        </w:rPr>
        <w:t>2017.</w:t>
      </w:r>
    </w:p>
    <w:p w14:paraId="2FF32B9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6] S. Roussanaly, E. Rubin, M.V. Der Spek, N. Berghout, G. Booras, T. Fout, M. Garcia, S. Gardarsdottir, M. Matuszewsk and S. McCoy, "Towards improved guidelines for cost evaluation of CO2 capture technologies" 2019.</w:t>
      </w:r>
    </w:p>
    <w:p w14:paraId="75A33AEC" w14:textId="276EA0AF" w:rsidR="009E6219" w:rsidRPr="009E6219" w:rsidRDefault="00EF20BD" w:rsidP="00EF20BD">
      <w:r w:rsidRPr="00EF20B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default" r:id="rId32"/>
      <w:footerReference w:type="default" r:id="rId3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E8236" w14:textId="77777777" w:rsidR="00783831" w:rsidRDefault="00783831" w:rsidP="001B776F">
      <w:pPr>
        <w:spacing w:after="0" w:line="240" w:lineRule="auto"/>
      </w:pPr>
      <w:r>
        <w:separator/>
      </w:r>
    </w:p>
  </w:endnote>
  <w:endnote w:type="continuationSeparator" w:id="0">
    <w:p w14:paraId="36BC332C" w14:textId="77777777" w:rsidR="00783831" w:rsidRDefault="00783831" w:rsidP="001B776F">
      <w:pPr>
        <w:spacing w:after="0" w:line="240" w:lineRule="auto"/>
      </w:pPr>
      <w:r>
        <w:continuationSeparator/>
      </w:r>
    </w:p>
  </w:endnote>
  <w:endnote w:type="continuationNotice" w:id="1">
    <w:p w14:paraId="4A038421" w14:textId="77777777" w:rsidR="00783831" w:rsidRDefault="007838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F5D01" w14:textId="77777777" w:rsidR="00783831" w:rsidRDefault="00783831" w:rsidP="001B776F">
      <w:pPr>
        <w:spacing w:after="0" w:line="240" w:lineRule="auto"/>
      </w:pPr>
      <w:r>
        <w:separator/>
      </w:r>
    </w:p>
  </w:footnote>
  <w:footnote w:type="continuationSeparator" w:id="0">
    <w:p w14:paraId="65A313A6" w14:textId="77777777" w:rsidR="00783831" w:rsidRDefault="00783831" w:rsidP="001B776F">
      <w:pPr>
        <w:spacing w:after="0" w:line="240" w:lineRule="auto"/>
      </w:pPr>
      <w:r>
        <w:continuationSeparator/>
      </w:r>
    </w:p>
  </w:footnote>
  <w:footnote w:type="continuationNotice" w:id="1">
    <w:p w14:paraId="755EE177" w14:textId="77777777" w:rsidR="00783831" w:rsidRDefault="0078383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qQUAdMAaqywAAAA="/>
  </w:docVars>
  <w:rsids>
    <w:rsidRoot w:val="00AF72F7"/>
    <w:rsid w:val="00013478"/>
    <w:rsid w:val="0001715C"/>
    <w:rsid w:val="000239B1"/>
    <w:rsid w:val="00024C89"/>
    <w:rsid w:val="00033784"/>
    <w:rsid w:val="000340FF"/>
    <w:rsid w:val="000341A4"/>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5C9C"/>
    <w:rsid w:val="002E6017"/>
    <w:rsid w:val="002E78E1"/>
    <w:rsid w:val="00301A70"/>
    <w:rsid w:val="003149A6"/>
    <w:rsid w:val="00335C1F"/>
    <w:rsid w:val="00335F38"/>
    <w:rsid w:val="003373C5"/>
    <w:rsid w:val="0034198D"/>
    <w:rsid w:val="00374EE0"/>
    <w:rsid w:val="00380483"/>
    <w:rsid w:val="003812E1"/>
    <w:rsid w:val="003815C3"/>
    <w:rsid w:val="00384E08"/>
    <w:rsid w:val="00391F15"/>
    <w:rsid w:val="003A5D16"/>
    <w:rsid w:val="003A7275"/>
    <w:rsid w:val="003B4725"/>
    <w:rsid w:val="003B7D1D"/>
    <w:rsid w:val="003E3CAE"/>
    <w:rsid w:val="003F129D"/>
    <w:rsid w:val="00406DF7"/>
    <w:rsid w:val="004262B3"/>
    <w:rsid w:val="00426BEF"/>
    <w:rsid w:val="004339CE"/>
    <w:rsid w:val="0044233B"/>
    <w:rsid w:val="00447EF5"/>
    <w:rsid w:val="004646CD"/>
    <w:rsid w:val="004647A3"/>
    <w:rsid w:val="004757E4"/>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13C7"/>
    <w:rsid w:val="006E2424"/>
    <w:rsid w:val="006E7619"/>
    <w:rsid w:val="006E777A"/>
    <w:rsid w:val="006F34F0"/>
    <w:rsid w:val="00715B97"/>
    <w:rsid w:val="00761021"/>
    <w:rsid w:val="0076162C"/>
    <w:rsid w:val="00767664"/>
    <w:rsid w:val="0077093B"/>
    <w:rsid w:val="007766BC"/>
    <w:rsid w:val="0077673F"/>
    <w:rsid w:val="00783831"/>
    <w:rsid w:val="007A391C"/>
    <w:rsid w:val="007C4B08"/>
    <w:rsid w:val="007D4106"/>
    <w:rsid w:val="007F4B97"/>
    <w:rsid w:val="00802839"/>
    <w:rsid w:val="008054A9"/>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1FAB"/>
    <w:rsid w:val="00902A79"/>
    <w:rsid w:val="00907D39"/>
    <w:rsid w:val="009100BA"/>
    <w:rsid w:val="00921EDE"/>
    <w:rsid w:val="00934FDD"/>
    <w:rsid w:val="00944C8B"/>
    <w:rsid w:val="00951836"/>
    <w:rsid w:val="0095250C"/>
    <w:rsid w:val="00975D96"/>
    <w:rsid w:val="00987C96"/>
    <w:rsid w:val="0099707F"/>
    <w:rsid w:val="009A043B"/>
    <w:rsid w:val="009A5A48"/>
    <w:rsid w:val="009B2380"/>
    <w:rsid w:val="009C69F5"/>
    <w:rsid w:val="009D0FDE"/>
    <w:rsid w:val="009D71DC"/>
    <w:rsid w:val="009E6219"/>
    <w:rsid w:val="009F518B"/>
    <w:rsid w:val="00A0002F"/>
    <w:rsid w:val="00A3278F"/>
    <w:rsid w:val="00A336AD"/>
    <w:rsid w:val="00A3794B"/>
    <w:rsid w:val="00A37B61"/>
    <w:rsid w:val="00A505B7"/>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DEC"/>
    <w:rsid w:val="00BA04F9"/>
    <w:rsid w:val="00BA7206"/>
    <w:rsid w:val="00BB39FE"/>
    <w:rsid w:val="00BB4118"/>
    <w:rsid w:val="00BD3E6D"/>
    <w:rsid w:val="00BE1793"/>
    <w:rsid w:val="00BF0C1B"/>
    <w:rsid w:val="00C01556"/>
    <w:rsid w:val="00C06EA3"/>
    <w:rsid w:val="00C17F37"/>
    <w:rsid w:val="00C31C22"/>
    <w:rsid w:val="00C5659C"/>
    <w:rsid w:val="00C6571D"/>
    <w:rsid w:val="00C929AF"/>
    <w:rsid w:val="00C948D2"/>
    <w:rsid w:val="00C95E50"/>
    <w:rsid w:val="00C962A2"/>
    <w:rsid w:val="00C962BB"/>
    <w:rsid w:val="00CA4E15"/>
    <w:rsid w:val="00CB06E5"/>
    <w:rsid w:val="00CB1024"/>
    <w:rsid w:val="00CB4E7F"/>
    <w:rsid w:val="00CB693D"/>
    <w:rsid w:val="00CC3A85"/>
    <w:rsid w:val="00CD2C3F"/>
    <w:rsid w:val="00CF2BA2"/>
    <w:rsid w:val="00D04A98"/>
    <w:rsid w:val="00D3257A"/>
    <w:rsid w:val="00D33DBB"/>
    <w:rsid w:val="00D409D0"/>
    <w:rsid w:val="00D47451"/>
    <w:rsid w:val="00D50905"/>
    <w:rsid w:val="00D710FC"/>
    <w:rsid w:val="00D76634"/>
    <w:rsid w:val="00D82702"/>
    <w:rsid w:val="00D87C90"/>
    <w:rsid w:val="00D9330A"/>
    <w:rsid w:val="00D94140"/>
    <w:rsid w:val="00DA0F72"/>
    <w:rsid w:val="00DA16CE"/>
    <w:rsid w:val="00DA730C"/>
    <w:rsid w:val="00DB1339"/>
    <w:rsid w:val="00DB72DD"/>
    <w:rsid w:val="00DC5838"/>
    <w:rsid w:val="00DD567B"/>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20BD"/>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389883476">
      <w:bodyDiv w:val="1"/>
      <w:marLeft w:val="0"/>
      <w:marRight w:val="0"/>
      <w:marTop w:val="0"/>
      <w:marBottom w:val="0"/>
      <w:divBdr>
        <w:top w:val="none" w:sz="0" w:space="0" w:color="auto"/>
        <w:left w:val="none" w:sz="0" w:space="0" w:color="auto"/>
        <w:bottom w:val="none" w:sz="0" w:space="0" w:color="auto"/>
        <w:right w:val="none" w:sz="0" w:space="0" w:color="auto"/>
      </w:divBdr>
    </w:div>
    <w:div w:id="551619221">
      <w:bodyDiv w:val="1"/>
      <w:marLeft w:val="0"/>
      <w:marRight w:val="0"/>
      <w:marTop w:val="0"/>
      <w:marBottom w:val="0"/>
      <w:divBdr>
        <w:top w:val="none" w:sz="0" w:space="0" w:color="auto"/>
        <w:left w:val="none" w:sz="0" w:space="0" w:color="auto"/>
        <w:bottom w:val="none" w:sz="0" w:space="0" w:color="auto"/>
        <w:right w:val="none" w:sz="0" w:space="0" w:color="auto"/>
      </w:divBdr>
    </w:div>
    <w:div w:id="1244216405">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 w:id="167222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it.ly/2TTdfbo"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www.gnu.org/licenses/gpl-3.0.txt"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INTEF/Scale-Coupled-Open-Innovation-Network/blob/main/Economics/SEA%20Tool%20-%20Template.xlsm" TargetMode="External"/><Relationship Id="rId24" Type="http://schemas.openxmlformats.org/officeDocument/2006/relationships/image" Target="media/image11.png"/><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hyperlink" Target="http://www.chemengonline.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2.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3.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4.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8</Pages>
  <Words>5898</Words>
  <Characters>32440</Characters>
  <Application>Microsoft Office Word</Application>
  <DocSecurity>0</DocSecurity>
  <Lines>270</Lines>
  <Paragraphs>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8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Arnaiz del Pozo</cp:lastModifiedBy>
  <cp:revision>8</cp:revision>
  <dcterms:created xsi:type="dcterms:W3CDTF">2021-09-08T14:41:00Z</dcterms:created>
  <dcterms:modified xsi:type="dcterms:W3CDTF">2021-09-08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 User Guide</vt:lpwstr>
  </property>
  <property fmtid="{D5CDD505-2E9C-101B-9397-08002B2CF9AE}" pid="8" name="ContentTypeId">
    <vt:lpwstr>0x01010031B82B69D2361148B4D8F7EC15680213080064A8C3CD78C859468EAC224A42287968</vt:lpwstr>
  </property>
</Properties>
</file>